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3F7429" w:rsidRDefault="0060043C" w:rsidP="00EA33CE">
      <w:pPr>
        <w:pStyle w:val="CourseName"/>
        <w:jc w:val="center"/>
        <w:rPr>
          <w:sz w:val="40"/>
          <w:szCs w:val="40"/>
        </w:rPr>
      </w:pPr>
      <w:r w:rsidRPr="003F7429">
        <w:rPr>
          <w:sz w:val="40"/>
          <w:szCs w:val="40"/>
        </w:rPr>
        <w:t xml:space="preserve">Yves </w:t>
      </w:r>
      <w:proofErr w:type="spellStart"/>
      <w:r w:rsidRPr="003F7429">
        <w:rPr>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6AC025B9" w14:textId="77777777" w:rsidR="00D8775C" w:rsidRDefault="00D8775C" w:rsidP="00D8775C">
      <w:pPr>
        <w:pStyle w:val="Body"/>
        <w:rPr>
          <w:rFonts w:cs="Tahoma"/>
        </w:rPr>
      </w:pPr>
      <w:proofErr w:type="spellStart"/>
      <w:r w:rsidRPr="000E1EA9">
        <w:rPr>
          <w:b/>
          <w:bCs w:val="0"/>
        </w:rPr>
        <w:t>Invivo</w:t>
      </w:r>
      <w:proofErr w:type="spellEnd"/>
      <w:r w:rsidRPr="000E1EA9">
        <w:rPr>
          <w:b/>
          <w:bCs w:val="0"/>
        </w:rPr>
        <w:t xml:space="preserve"> </w:t>
      </w:r>
      <w:r>
        <w:rPr>
          <w:b/>
          <w:bCs w:val="0"/>
        </w:rPr>
        <w:t>T</w:t>
      </w:r>
      <w:r w:rsidRPr="000E1EA9">
        <w:rPr>
          <w:b/>
          <w:bCs w:val="0"/>
        </w:rPr>
        <w:t>herapeutics</w:t>
      </w:r>
      <w:r>
        <w:t xml:space="preserve"> develops a scaffold platform, the </w:t>
      </w:r>
      <w:r w:rsidRPr="000E1EA9">
        <w:rPr>
          <w:b/>
          <w:bCs w:val="0"/>
        </w:rPr>
        <w:t>Neural-Spinal scaffold</w:t>
      </w:r>
      <w:r>
        <w:t xml:space="preserve">, and has completed single-arm clinical study for patients with a complete thoracic spinal cord injury. FDA has accepted the preclinical version of the Neural-Spinal scaffold. </w:t>
      </w:r>
      <w:r>
        <w:rPr>
          <w:rFonts w:cs="Tahoma"/>
        </w:rPr>
        <w:t>The company has started a two-arm clinical study looking for 20% or greater improvement in the treatment group compared to the control group on the Abbreviated Injury Scale (AIS) grade. The results of this study are expected in Q1 2023. This platform will be used in conjunction with stem cell therapies as drug screening and drug delivery tool opening the door to improved and novel therapies that will promote the recovery and quality of life of patients afflicted with SCI.</w:t>
      </w:r>
    </w:p>
    <w:p w14:paraId="6F1A1CC7" w14:textId="61C9A947" w:rsidR="00167B74" w:rsidRDefault="00D8775C" w:rsidP="00D8775C">
      <w:pPr>
        <w:pStyle w:val="Body"/>
        <w:rPr>
          <w:rFonts w:cs="Tahoma"/>
        </w:rPr>
      </w:pPr>
      <w:r w:rsidRPr="002526D7">
        <w:rPr>
          <w:rFonts w:cs="Tahoma"/>
          <w:b/>
          <w:bCs w:val="0"/>
        </w:rPr>
        <w:t>OPC1</w:t>
      </w:r>
      <w:r>
        <w:rPr>
          <w:rFonts w:cs="Tahoma"/>
        </w:rPr>
        <w:t xml:space="preserve">, </w:t>
      </w:r>
      <w:proofErr w:type="spellStart"/>
      <w:r w:rsidRPr="002526D7">
        <w:rPr>
          <w:rFonts w:cs="Tahoma"/>
          <w:b/>
          <w:bCs w:val="0"/>
        </w:rPr>
        <w:t>LineageTherapeutics</w:t>
      </w:r>
      <w:proofErr w:type="spellEnd"/>
      <w:r>
        <w:rPr>
          <w:rFonts w:cs="Tahoma"/>
        </w:rPr>
        <w:t xml:space="preserve"> oligodendrocyte progenitor cell therapy, has received a regenerative medicine advanced therapy (RMAT) and Orphan drug designations from the FDA. OPC1 has been tested in two clinical trials; a Phase 1 safety trial and Phase 1/2a dose escalation trial (“</w:t>
      </w:r>
      <w:proofErr w:type="spellStart"/>
      <w:r>
        <w:rPr>
          <w:rFonts w:cs="Tahoma"/>
        </w:rPr>
        <w:t>SciStar</w:t>
      </w:r>
      <w:proofErr w:type="spellEnd"/>
      <w:r>
        <w:rPr>
          <w:rFonts w:cs="Tahoma"/>
        </w:rPr>
        <w:t xml:space="preserve">” trial). Among the patients enrolled in the </w:t>
      </w:r>
      <w:proofErr w:type="spellStart"/>
      <w:r>
        <w:rPr>
          <w:rFonts w:cs="Tahoma"/>
        </w:rPr>
        <w:t>SciStat</w:t>
      </w:r>
      <w:proofErr w:type="spellEnd"/>
      <w:r>
        <w:rPr>
          <w:rFonts w:cs="Tahoma"/>
        </w:rPr>
        <w:t xml:space="preserve"> trial, 96% reported improved in motor functions with 32% at two or more levels.</w:t>
      </w:r>
      <w:r w:rsidR="004653BB">
        <w:rPr>
          <w:rFonts w:cs="Tahoma"/>
        </w:rPr>
        <w:t xml:space="preserve"> </w:t>
      </w:r>
    </w:p>
    <w:p w14:paraId="10700301" w14:textId="382382F3" w:rsidR="00607FAD" w:rsidRPr="00D8775C" w:rsidRDefault="00607FAD" w:rsidP="00D8775C">
      <w:pPr>
        <w:pStyle w:val="Body"/>
      </w:pPr>
      <w:r>
        <w:rPr>
          <w:rFonts w:cs="Tahoma"/>
        </w:rPr>
        <w:t>Both companies have not yet release</w:t>
      </w:r>
      <w:r w:rsidR="00541D64">
        <w:rPr>
          <w:rFonts w:cs="Tahoma"/>
        </w:rPr>
        <w:t>d</w:t>
      </w:r>
      <w:r>
        <w:rPr>
          <w:rFonts w:cs="Tahoma"/>
        </w:rPr>
        <w:t xml:space="preserve"> an </w:t>
      </w:r>
      <w:r w:rsidR="00541D64">
        <w:rPr>
          <w:rFonts w:cs="Tahoma"/>
        </w:rPr>
        <w:t>official date</w:t>
      </w:r>
      <w:r>
        <w:rPr>
          <w:rFonts w:cs="Tahoma"/>
        </w:rPr>
        <w:t xml:space="preserve"> for the products to be on the market.</w:t>
      </w:r>
    </w:p>
    <w:p w14:paraId="3567DF1F" w14:textId="77777777" w:rsidR="00173B03" w:rsidRDefault="00173B03" w:rsidP="001E453C">
      <w:pPr>
        <w:pStyle w:val="JHEPBody"/>
        <w:rPr>
          <w:rFonts w:eastAsiaTheme="majorEastAsia"/>
        </w:rPr>
      </w:pPr>
    </w:p>
    <w:p w14:paraId="60CB05A5" w14:textId="1C60E320"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29A39F5B" w14:textId="77777777" w:rsidR="0087391D" w:rsidRDefault="0087391D" w:rsidP="0087391D">
      <w:pPr>
        <w:pStyle w:val="JHEPBody"/>
        <w:rPr>
          <w:rFonts w:cs="Tahoma"/>
        </w:rPr>
      </w:pPr>
      <w:r>
        <w:rPr>
          <w:rFonts w:cs="Tahoma"/>
        </w:rPr>
        <w:t xml:space="preserve">As of today, there is no effective treatments for spinal cord injury (SCI) that can generate the spinal cord after injury. There is a need for tissue-engineered construct to provide an environment promoting environment and guidance cues for axonal regeneration. </w:t>
      </w:r>
    </w:p>
    <w:p w14:paraId="7EF1E4AA" w14:textId="77777777" w:rsidR="0087391D" w:rsidRPr="00ED0567" w:rsidRDefault="0087391D" w:rsidP="0087391D">
      <w:pPr>
        <w:pStyle w:val="JHEPBody"/>
        <w:rPr>
          <w:rFonts w:asciiTheme="minorHAnsi" w:hAnsiTheme="minorHAnsi" w:cstheme="minorHAnsi"/>
        </w:rPr>
      </w:pPr>
      <w:r>
        <w:rPr>
          <w:rFonts w:asciiTheme="minorHAnsi" w:hAnsiTheme="minorHAnsi" w:cstheme="minorHAnsi"/>
        </w:rPr>
        <w:t>R</w:t>
      </w:r>
      <w:r w:rsidRPr="002619D2">
        <w:rPr>
          <w:rFonts w:asciiTheme="minorHAnsi" w:hAnsiTheme="minorHAnsi" w:cstheme="minorHAnsi"/>
        </w:rPr>
        <w:t xml:space="preserve">emyelination of non-damaged </w:t>
      </w:r>
      <w:r>
        <w:rPr>
          <w:rFonts w:asciiTheme="minorHAnsi" w:hAnsiTheme="minorHAnsi" w:cstheme="minorHAnsi"/>
        </w:rPr>
        <w:t>is</w:t>
      </w:r>
      <w:r w:rsidRPr="002619D2">
        <w:rPr>
          <w:rFonts w:asciiTheme="minorHAnsi" w:hAnsiTheme="minorHAnsi" w:cstheme="minorHAnsi"/>
        </w:rPr>
        <w:t xml:space="preserve"> an important mechanism for SCI recovery. </w:t>
      </w:r>
      <w:r w:rsidRPr="002619D2">
        <w:rPr>
          <w:rFonts w:asciiTheme="minorHAnsi" w:hAnsiTheme="minorHAnsi" w:cstheme="minorHAnsi"/>
          <w:color w:val="000000"/>
          <w:shd w:val="clear" w:color="auto" w:fill="FFFFFF"/>
        </w:rPr>
        <w:t>Oligodendrocyte</w:t>
      </w:r>
      <w:r>
        <w:rPr>
          <w:rFonts w:asciiTheme="minorHAnsi" w:hAnsiTheme="minorHAnsi" w:cstheme="minorHAnsi"/>
          <w:color w:val="000000"/>
          <w:shd w:val="clear" w:color="auto" w:fill="FFFFFF"/>
        </w:rPr>
        <w:t>s</w:t>
      </w:r>
      <w:r w:rsidRPr="002619D2">
        <w:rPr>
          <w:rFonts w:asciiTheme="minorHAnsi" w:hAnsiTheme="minorHAnsi" w:cstheme="minorHAnsi"/>
          <w:color w:val="000000"/>
          <w:shd w:val="clear" w:color="auto" w:fill="FFFFFF"/>
        </w:rPr>
        <w:t xml:space="preserve"> derived from oligodendrocyte progenitor cells (OPCs) produce</w:t>
      </w:r>
      <w:r w:rsidRPr="002619D2">
        <w:rPr>
          <w:rFonts w:asciiTheme="minorHAnsi" w:hAnsiTheme="minorHAnsi" w:cstheme="minorHAnsi"/>
        </w:rPr>
        <w:t xml:space="preserve"> the myelin sheath, remyelinate CNS lesions and by promoting the production of neurotrophic factors, </w:t>
      </w:r>
      <w:r>
        <w:rPr>
          <w:rFonts w:asciiTheme="minorHAnsi" w:hAnsiTheme="minorHAnsi" w:cstheme="minorHAnsi"/>
        </w:rPr>
        <w:t>increase</w:t>
      </w:r>
      <w:r w:rsidRPr="002619D2">
        <w:rPr>
          <w:rFonts w:asciiTheme="minorHAnsi" w:hAnsiTheme="minorHAnsi" w:cstheme="minorHAnsi"/>
        </w:rPr>
        <w:t xml:space="preserve"> neuronal survival in SCI</w:t>
      </w:r>
    </w:p>
    <w:p w14:paraId="04CDED53" w14:textId="77777777" w:rsidR="005012FA" w:rsidRPr="005012FA" w:rsidRDefault="005012FA" w:rsidP="00E35B7B">
      <w:pPr>
        <w:pStyle w:val="JHEPBody"/>
        <w:rPr>
          <w:rFonts w:cs="Tahoma"/>
        </w:rPr>
      </w:pPr>
    </w:p>
    <w:p w14:paraId="3E974FE7" w14:textId="44923567" w:rsidR="000268CD" w:rsidRDefault="00274369" w:rsidP="005012FA">
      <w:pPr>
        <w:pStyle w:val="Heading2"/>
        <w:spacing w:before="0" w:after="0"/>
      </w:pPr>
      <w:r>
        <w:t xml:space="preserve">B – Background </w:t>
      </w:r>
      <w:r w:rsidR="00FF5B3A">
        <w:t xml:space="preserve"> </w:t>
      </w:r>
    </w:p>
    <w:p w14:paraId="5AF88947" w14:textId="5955F568" w:rsidR="00227871" w:rsidRDefault="00227871" w:rsidP="005012FA">
      <w:pPr>
        <w:pStyle w:val="SubsectionTitle"/>
        <w:spacing w:before="0" w:after="0"/>
        <w:rPr>
          <w:rFonts w:eastAsiaTheme="majorEastAsia"/>
        </w:rPr>
      </w:pPr>
      <w:r>
        <w:rPr>
          <w:rFonts w:eastAsiaTheme="majorEastAsia"/>
        </w:rPr>
        <w:t>Problem Description</w:t>
      </w:r>
    </w:p>
    <w:p w14:paraId="59AEBE28" w14:textId="4FBD0D1A" w:rsidR="00373E0B" w:rsidRDefault="00373E0B" w:rsidP="00373E0B">
      <w:pPr>
        <w:rPr>
          <w:rFonts w:eastAsiaTheme="majorEastAsia"/>
        </w:rPr>
      </w:pPr>
      <w:r>
        <w:rPr>
          <w:rFonts w:eastAsiaTheme="majorEastAsia"/>
        </w:rPr>
        <w:t xml:space="preserve">Traumatic spinal cord injury (SCI) is a debilitating neurological condition with severe socioeconomic impact on the health care system. Since 2015, </w:t>
      </w:r>
      <w:r w:rsidR="00050DA8">
        <w:rPr>
          <w:rFonts w:eastAsiaTheme="majorEastAsia"/>
        </w:rPr>
        <w:t xml:space="preserve">in the U.S., </w:t>
      </w:r>
      <w:r>
        <w:rPr>
          <w:rFonts w:eastAsiaTheme="majorEastAsia"/>
        </w:rPr>
        <w:t>about 30% of persons with SCI are re-hospitalized for disease of the skin, or respiratory, digestive circulatory, and musculoskeletal diseases</w:t>
      </w:r>
      <w:r w:rsidR="00CF3906">
        <w:rPr>
          <w:rFonts w:eastAsiaTheme="majorEastAsia"/>
        </w:rPr>
        <w:t xml:space="preserve"> </w:t>
      </w:r>
      <w:r w:rsidR="0006224F">
        <w:rPr>
          <w:rFonts w:eastAsiaTheme="majorEastAsia"/>
        </w:rPr>
        <w:t>(</w:t>
      </w:r>
      <w:r w:rsidR="0006224F">
        <w:rPr>
          <w:rFonts w:eastAsiaTheme="majorEastAsia"/>
        </w:rPr>
        <w:t>NSCIC</w:t>
      </w:r>
      <w:r w:rsidR="0006224F">
        <w:t>)</w:t>
      </w:r>
      <w:r>
        <w:rPr>
          <w:rFonts w:eastAsiaTheme="majorEastAsia"/>
        </w:rPr>
        <w:t>. There are approximatively 54 new cases of SCI per one million people (17,730 new cases</w:t>
      </w:r>
      <w:r w:rsidR="00D162A1">
        <w:rPr>
          <w:rFonts w:eastAsiaTheme="majorEastAsia"/>
        </w:rPr>
        <w:t xml:space="preserve">) </w:t>
      </w:r>
      <w:r w:rsidR="00D162A1">
        <w:rPr>
          <w:rFonts w:eastAsiaTheme="majorEastAsia"/>
        </w:rPr>
        <w:fldChar w:fldCharType="begin"/>
      </w:r>
      <w:r w:rsidR="00D162A1">
        <w:rPr>
          <w:rFonts w:eastAsiaTheme="majorEastAsia"/>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Pr>
          <w:rFonts w:eastAsiaTheme="majorEastAsia"/>
        </w:rPr>
        <w:fldChar w:fldCharType="separate"/>
      </w:r>
      <w:r w:rsidR="00D162A1">
        <w:rPr>
          <w:rFonts w:eastAsiaTheme="majorEastAsia"/>
          <w:noProof/>
        </w:rPr>
        <w:t>(Jain et al.)</w:t>
      </w:r>
      <w:r w:rsidR="00D162A1">
        <w:rPr>
          <w:rFonts w:eastAsiaTheme="majorEastAsia"/>
        </w:rPr>
        <w:fldChar w:fldCharType="end"/>
      </w:r>
      <w:r>
        <w:rPr>
          <w:rFonts w:eastAsiaTheme="majorEastAsia"/>
        </w:rPr>
        <w:t>.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Pr>
          <w:rFonts w:eastAsiaTheme="majorEastAsia"/>
          <w:b/>
          <w:bCs/>
        </w:rPr>
        <w:t>F</w:t>
      </w:r>
      <w:r w:rsidRPr="0070709C">
        <w:rPr>
          <w:rFonts w:eastAsiaTheme="majorEastAsia"/>
          <w:b/>
          <w:bCs/>
        </w:rPr>
        <w:t>igure</w:t>
      </w:r>
      <w:r>
        <w:rPr>
          <w:rFonts w:eastAsiaTheme="majorEastAsia"/>
          <w:b/>
          <w:bCs/>
        </w:rPr>
        <w:t xml:space="preserve"> </w:t>
      </w:r>
      <w:r w:rsidRPr="0070709C">
        <w:rPr>
          <w:rFonts w:eastAsiaTheme="majorEastAsia"/>
          <w:b/>
          <w:bCs/>
        </w:rPr>
        <w:t>1</w:t>
      </w:r>
      <w:r>
        <w:rPr>
          <w:rFonts w:eastAsiaTheme="majorEastAsia"/>
        </w:rPr>
        <w:t xml:space="preserve"> below)</w:t>
      </w:r>
      <w:r w:rsidR="00C36F95">
        <w:rPr>
          <w:rFonts w:eastAsiaTheme="majorEastAsia"/>
        </w:rPr>
        <w:t xml:space="preserve"> </w:t>
      </w:r>
      <w:r w:rsidR="0006224F">
        <w:rPr>
          <w:rFonts w:eastAsiaTheme="majorEastAsia"/>
        </w:rPr>
        <w:t>(NSCIC)</w:t>
      </w:r>
      <w:r>
        <w:rPr>
          <w:rFonts w:eastAsiaTheme="majorEastAsia"/>
        </w:rPr>
        <w:t>. Incomplete tetraplegia is the most frequent neurological outcome (</w:t>
      </w:r>
      <w:r w:rsidRPr="0070709C">
        <w:rPr>
          <w:rFonts w:eastAsiaTheme="majorEastAsia"/>
          <w:b/>
          <w:bCs/>
        </w:rPr>
        <w:t>Figure 2</w:t>
      </w:r>
      <w:r>
        <w:rPr>
          <w:rFonts w:eastAsiaTheme="majorEastAsia"/>
        </w:rPr>
        <w:t xml:space="preserve"> below)</w:t>
      </w:r>
      <w:r w:rsidR="00C36F95">
        <w:rPr>
          <w:rFonts w:eastAsiaTheme="majorEastAsia"/>
        </w:rPr>
        <w:t xml:space="preserve"> </w:t>
      </w:r>
      <w:r w:rsidR="0006224F">
        <w:rPr>
          <w:rFonts w:eastAsiaTheme="majorEastAsia"/>
        </w:rPr>
        <w:t>(</w:t>
      </w:r>
      <w:r w:rsidR="0006224F">
        <w:rPr>
          <w:rFonts w:eastAsiaTheme="majorEastAsia"/>
        </w:rPr>
        <w:t>NSCIC</w:t>
      </w:r>
      <w:r w:rsidR="0006224F">
        <w:rPr>
          <w:rFonts w:eastAsiaTheme="majorEastAsia"/>
        </w:rPr>
        <w:t>)</w:t>
      </w:r>
      <w:r>
        <w:rPr>
          <w:rFonts w:eastAsiaTheme="majorEastAsia"/>
        </w:rPr>
        <w:t xml:space="preserve">. </w:t>
      </w:r>
    </w:p>
    <w:p w14:paraId="66C53292" w14:textId="36320B3E" w:rsidR="00373E0B" w:rsidRDefault="00373E0B" w:rsidP="00373E0B">
      <w:pPr>
        <w:pStyle w:val="Body"/>
        <w:rPr>
          <w:rFonts w:eastAsiaTheme="majorEastAsia"/>
        </w:rPr>
      </w:pPr>
    </w:p>
    <w:p w14:paraId="38E61B32" w14:textId="6EAE268D" w:rsidR="00373E0B" w:rsidRDefault="00373E0B" w:rsidP="00373E0B">
      <w:pPr>
        <w:pStyle w:val="Body"/>
        <w:rPr>
          <w:rFonts w:eastAsiaTheme="majorEastAsia"/>
        </w:rPr>
      </w:pPr>
    </w:p>
    <w:p w14:paraId="2A09E3D0" w14:textId="251A0732" w:rsidR="00373E0B" w:rsidRDefault="00373E0B" w:rsidP="00373E0B">
      <w:pPr>
        <w:pStyle w:val="Body"/>
        <w:rPr>
          <w:rFonts w:eastAsiaTheme="majorEastAsia"/>
        </w:rPr>
      </w:pPr>
    </w:p>
    <w:p w14:paraId="7292C661" w14:textId="03D16071" w:rsidR="00D162A1" w:rsidRDefault="00D162A1" w:rsidP="00373E0B">
      <w:pPr>
        <w:pStyle w:val="Body"/>
        <w:rPr>
          <w:rFonts w:eastAsiaTheme="majorEastAsia"/>
        </w:rPr>
      </w:pPr>
    </w:p>
    <w:p w14:paraId="126D836E" w14:textId="0E57C52B" w:rsidR="00D162A1" w:rsidRDefault="00D162A1" w:rsidP="00373E0B">
      <w:pPr>
        <w:pStyle w:val="Body"/>
        <w:rPr>
          <w:rFonts w:eastAsiaTheme="majorEastAsia"/>
        </w:rPr>
      </w:pPr>
    </w:p>
    <w:p w14:paraId="5833AA8F" w14:textId="77777777" w:rsidR="00D162A1" w:rsidRPr="00373E0B" w:rsidRDefault="00D162A1" w:rsidP="00373E0B">
      <w:pPr>
        <w:pStyle w:val="Body"/>
        <w:rPr>
          <w:rFonts w:eastAsiaTheme="majorEastAsia"/>
        </w:rPr>
      </w:pPr>
    </w:p>
    <w:p w14:paraId="1FC1E1AB" w14:textId="77777777" w:rsidR="00373E0B" w:rsidRPr="00135AFF" w:rsidRDefault="00373E0B" w:rsidP="00373E0B">
      <w:pPr>
        <w:pStyle w:val="Body"/>
        <w:rPr>
          <w:rFonts w:eastAsiaTheme="majorEastAsia"/>
        </w:rPr>
      </w:pPr>
    </w:p>
    <w:tbl>
      <w:tblPr>
        <w:tblStyle w:val="TableGrid"/>
        <w:tblW w:w="0" w:type="auto"/>
        <w:tblLook w:val="04A0" w:firstRow="1" w:lastRow="0" w:firstColumn="1" w:lastColumn="0" w:noHBand="0" w:noVBand="1"/>
      </w:tblPr>
      <w:tblGrid>
        <w:gridCol w:w="10070"/>
      </w:tblGrid>
      <w:tr w:rsidR="00373E0B" w14:paraId="1E337BA8" w14:textId="77777777" w:rsidTr="0056466D">
        <w:tc>
          <w:tcPr>
            <w:tcW w:w="10070" w:type="dxa"/>
            <w:shd w:val="clear" w:color="auto" w:fill="BFBFBF" w:themeFill="background1" w:themeFillShade="BF"/>
          </w:tcPr>
          <w:p w14:paraId="6BFB2E7E" w14:textId="77777777" w:rsidR="00373E0B" w:rsidRDefault="00373E0B" w:rsidP="0056466D">
            <w:pPr>
              <w:pStyle w:val="Body"/>
              <w:rPr>
                <w:rFonts w:eastAsiaTheme="majorEastAsia"/>
              </w:rPr>
            </w:pPr>
            <w:r w:rsidRPr="00B9364C">
              <w:rPr>
                <w:rFonts w:eastAsiaTheme="majorEastAsia"/>
                <w:b/>
                <w:bCs w:val="0"/>
              </w:rPr>
              <w:t>Figure 1: Cause</w:t>
            </w:r>
          </w:p>
        </w:tc>
      </w:tr>
      <w:tr w:rsidR="00373E0B" w14:paraId="151AF75E" w14:textId="77777777" w:rsidTr="0056466D">
        <w:trPr>
          <w:trHeight w:val="2663"/>
        </w:trPr>
        <w:tc>
          <w:tcPr>
            <w:tcW w:w="10070" w:type="dxa"/>
          </w:tcPr>
          <w:p w14:paraId="381B9474" w14:textId="77777777" w:rsidR="00373E0B" w:rsidRDefault="00373E0B" w:rsidP="0056466D">
            <w:pPr>
              <w:pStyle w:val="Body"/>
              <w:jc w:val="center"/>
              <w:rPr>
                <w:rFonts w:eastAsiaTheme="majorEastAsia"/>
              </w:rPr>
            </w:pPr>
            <w:r>
              <w:rPr>
                <w:rFonts w:eastAsiaTheme="majorEastAsia"/>
                <w:noProof/>
              </w:rPr>
              <w:drawing>
                <wp:inline distT="0" distB="0" distL="0" distR="0" wp14:anchorId="53DB7E53" wp14:editId="268A2AAB">
                  <wp:extent cx="3386580" cy="155542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9183" cy="1607139"/>
                          </a:xfrm>
                          <a:prstGeom prst="rect">
                            <a:avLst/>
                          </a:prstGeom>
                        </pic:spPr>
                      </pic:pic>
                    </a:graphicData>
                  </a:graphic>
                </wp:inline>
              </w:drawing>
            </w:r>
          </w:p>
        </w:tc>
      </w:tr>
      <w:tr w:rsidR="00373E0B" w14:paraId="30A74686" w14:textId="77777777" w:rsidTr="0056466D">
        <w:tc>
          <w:tcPr>
            <w:tcW w:w="10070" w:type="dxa"/>
            <w:shd w:val="clear" w:color="auto" w:fill="BFBFBF" w:themeFill="background1" w:themeFillShade="BF"/>
          </w:tcPr>
          <w:p w14:paraId="469080BA" w14:textId="77777777" w:rsidR="00373E0B" w:rsidRDefault="00373E0B" w:rsidP="0056466D">
            <w:pPr>
              <w:pStyle w:val="Body"/>
              <w:rPr>
                <w:rFonts w:eastAsiaTheme="majorEastAsia"/>
              </w:rPr>
            </w:pPr>
            <w:r w:rsidRPr="00B9364C">
              <w:rPr>
                <w:rFonts w:eastAsiaTheme="majorEastAsia"/>
                <w:b/>
                <w:bCs w:val="0"/>
              </w:rPr>
              <w:t>Figure 2: Neurological Level</w:t>
            </w:r>
          </w:p>
        </w:tc>
      </w:tr>
      <w:tr w:rsidR="00373E0B" w14:paraId="42FC882E" w14:textId="77777777" w:rsidTr="0056466D">
        <w:trPr>
          <w:trHeight w:val="2663"/>
        </w:trPr>
        <w:tc>
          <w:tcPr>
            <w:tcW w:w="10070" w:type="dxa"/>
          </w:tcPr>
          <w:p w14:paraId="1C494C30" w14:textId="77777777" w:rsidR="00373E0B" w:rsidRDefault="00373E0B" w:rsidP="0056466D">
            <w:pPr>
              <w:pStyle w:val="Body"/>
              <w:jc w:val="center"/>
              <w:rPr>
                <w:rFonts w:eastAsiaTheme="majorEastAsia"/>
              </w:rPr>
            </w:pPr>
            <w:r>
              <w:rPr>
                <w:rFonts w:eastAsiaTheme="majorEastAsia"/>
                <w:noProof/>
              </w:rPr>
              <w:drawing>
                <wp:inline distT="0" distB="0" distL="0" distR="0" wp14:anchorId="1D93A6E8" wp14:editId="4476E261">
                  <wp:extent cx="3531700" cy="151961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45354" cy="1568521"/>
                          </a:xfrm>
                          <a:prstGeom prst="rect">
                            <a:avLst/>
                          </a:prstGeom>
                        </pic:spPr>
                      </pic:pic>
                    </a:graphicData>
                  </a:graphic>
                </wp:inline>
              </w:drawing>
            </w:r>
          </w:p>
        </w:tc>
      </w:tr>
    </w:tbl>
    <w:p w14:paraId="629AF3FD" w14:textId="77777777" w:rsidR="00373E0B" w:rsidRDefault="00373E0B" w:rsidP="00373E0B">
      <w:pPr>
        <w:pStyle w:val="Body"/>
      </w:pPr>
    </w:p>
    <w:p w14:paraId="381A2240" w14:textId="7F7A2B37" w:rsidR="006F59A9" w:rsidRPr="00D162A1" w:rsidRDefault="00373E0B" w:rsidP="00373E0B">
      <w:pPr>
        <w:pStyle w:val="Body"/>
      </w:pPr>
      <w:r>
        <w:t>SCI are mostly contusion (49% of cases), or lacerations (21%) cases.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t xml:space="preserve">g </w:t>
      </w:r>
      <w:r w:rsidR="000A2165">
        <w:fldChar w:fldCharType="begin"/>
      </w:r>
      <w:r w:rsidR="000A2165">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fldChar w:fldCharType="separate"/>
      </w:r>
      <w:r w:rsidR="000A2165">
        <w:rPr>
          <w:noProof/>
        </w:rPr>
        <w:t>(Norenberg et al.)</w:t>
      </w:r>
      <w:r w:rsidR="000A2165">
        <w:fldChar w:fldCharType="end"/>
      </w:r>
      <w:r>
        <w:t xml:space="preserve">. </w:t>
      </w:r>
    </w:p>
    <w:p w14:paraId="7B1AD45B" w14:textId="77777777" w:rsidR="006F59A9" w:rsidRDefault="006F59A9" w:rsidP="00373E0B">
      <w:pPr>
        <w:pStyle w:val="Body"/>
        <w:rPr>
          <w:b/>
          <w:bCs w:val="0"/>
        </w:rPr>
      </w:pPr>
    </w:p>
    <w:p w14:paraId="06FE2FF5" w14:textId="77777777" w:rsidR="006F59A9" w:rsidRDefault="006F59A9" w:rsidP="00373E0B">
      <w:pPr>
        <w:pStyle w:val="Body"/>
        <w:rPr>
          <w:b/>
          <w:bCs w:val="0"/>
        </w:rPr>
      </w:pPr>
    </w:p>
    <w:p w14:paraId="09BE41BB" w14:textId="77777777" w:rsidR="006F59A9" w:rsidRDefault="006F59A9" w:rsidP="00373E0B">
      <w:pPr>
        <w:pStyle w:val="Body"/>
        <w:rPr>
          <w:b/>
          <w:bCs w:val="0"/>
        </w:rPr>
      </w:pPr>
    </w:p>
    <w:p w14:paraId="1DB942F8" w14:textId="77777777" w:rsidR="006F59A9" w:rsidRDefault="006F59A9" w:rsidP="00373E0B">
      <w:pPr>
        <w:pStyle w:val="Body"/>
        <w:rPr>
          <w:b/>
          <w:bCs w:val="0"/>
        </w:rPr>
      </w:pPr>
    </w:p>
    <w:p w14:paraId="3E7BDF5B" w14:textId="77777777" w:rsidR="006F59A9" w:rsidRDefault="006F59A9" w:rsidP="00373E0B">
      <w:pPr>
        <w:pStyle w:val="Body"/>
        <w:rPr>
          <w:b/>
          <w:bCs w:val="0"/>
        </w:rPr>
      </w:pPr>
    </w:p>
    <w:p w14:paraId="467A47F5" w14:textId="77777777" w:rsidR="006F59A9" w:rsidRDefault="006F59A9" w:rsidP="00373E0B">
      <w:pPr>
        <w:pStyle w:val="Body"/>
        <w:rPr>
          <w:b/>
          <w:bCs w:val="0"/>
        </w:rPr>
      </w:pPr>
    </w:p>
    <w:p w14:paraId="6F87C1C8" w14:textId="77777777" w:rsidR="006F59A9" w:rsidRDefault="006F59A9" w:rsidP="00373E0B">
      <w:pPr>
        <w:pStyle w:val="Body"/>
        <w:rPr>
          <w:b/>
          <w:bCs w:val="0"/>
        </w:rPr>
      </w:pPr>
    </w:p>
    <w:p w14:paraId="2265E4D9" w14:textId="77777777" w:rsidR="006F59A9" w:rsidRDefault="006F59A9" w:rsidP="00373E0B">
      <w:pPr>
        <w:pStyle w:val="Body"/>
        <w:rPr>
          <w:b/>
          <w:bCs w:val="0"/>
        </w:rPr>
      </w:pPr>
    </w:p>
    <w:p w14:paraId="0CBBEFBD" w14:textId="77777777" w:rsidR="006F59A9" w:rsidRDefault="006F59A9" w:rsidP="00373E0B">
      <w:pPr>
        <w:pStyle w:val="Body"/>
        <w:rPr>
          <w:b/>
          <w:bCs w:val="0"/>
        </w:rPr>
      </w:pPr>
    </w:p>
    <w:p w14:paraId="2168B3AC" w14:textId="77777777" w:rsidR="006F59A9" w:rsidRDefault="006F59A9" w:rsidP="00373E0B">
      <w:pPr>
        <w:pStyle w:val="Body"/>
        <w:rPr>
          <w:b/>
          <w:bCs w:val="0"/>
        </w:rPr>
      </w:pPr>
    </w:p>
    <w:p w14:paraId="440CBD10" w14:textId="77777777" w:rsidR="006F59A9" w:rsidRDefault="006F59A9" w:rsidP="00373E0B">
      <w:pPr>
        <w:pStyle w:val="Body"/>
        <w:rPr>
          <w:b/>
          <w:bCs w:val="0"/>
        </w:rPr>
      </w:pPr>
    </w:p>
    <w:p w14:paraId="0BE67C98" w14:textId="77777777" w:rsidR="006F59A9" w:rsidRDefault="006F59A9" w:rsidP="00373E0B">
      <w:pPr>
        <w:pStyle w:val="Body"/>
        <w:rPr>
          <w:b/>
          <w:bCs w:val="0"/>
        </w:rPr>
      </w:pPr>
    </w:p>
    <w:p w14:paraId="3FEF54BE" w14:textId="77777777" w:rsidR="006F59A9" w:rsidRDefault="006F59A9" w:rsidP="00373E0B">
      <w:pPr>
        <w:pStyle w:val="Body"/>
        <w:rPr>
          <w:b/>
          <w:bCs w:val="0"/>
        </w:rPr>
      </w:pPr>
    </w:p>
    <w:p w14:paraId="2B1E8FE6" w14:textId="77777777" w:rsidR="006F59A9" w:rsidRDefault="006F59A9" w:rsidP="00373E0B">
      <w:pPr>
        <w:pStyle w:val="Body"/>
        <w:rPr>
          <w:b/>
          <w:bCs w:val="0"/>
        </w:rPr>
      </w:pPr>
    </w:p>
    <w:p w14:paraId="1BAE7949" w14:textId="77777777" w:rsidR="00D162A1" w:rsidRDefault="00D162A1" w:rsidP="00373E0B">
      <w:pPr>
        <w:pStyle w:val="Body"/>
        <w:rPr>
          <w:b/>
          <w:bCs w:val="0"/>
        </w:rPr>
      </w:pPr>
    </w:p>
    <w:p w14:paraId="495588E6" w14:textId="77777777" w:rsidR="00D162A1" w:rsidRDefault="00D162A1" w:rsidP="00373E0B">
      <w:pPr>
        <w:pStyle w:val="Body"/>
        <w:rPr>
          <w:b/>
          <w:bCs w:val="0"/>
        </w:rPr>
      </w:pPr>
    </w:p>
    <w:p w14:paraId="7A412E8F" w14:textId="0F6FA690" w:rsidR="00373E0B" w:rsidRPr="001C67A2" w:rsidRDefault="00373E0B" w:rsidP="00373E0B">
      <w:pPr>
        <w:pStyle w:val="Body"/>
        <w:rPr>
          <w:b/>
          <w:bCs w:val="0"/>
        </w:rPr>
      </w:pPr>
      <w:r w:rsidRPr="001C67A2">
        <w:rPr>
          <w:b/>
          <w:bCs w:val="0"/>
        </w:rPr>
        <w:t>Figure 3: “The Pathology of Human Spinal Cord Injury: Defining the Problems”</w:t>
      </w:r>
    </w:p>
    <w:p w14:paraId="31A40AC1" w14:textId="7DA23566" w:rsidR="00373E0B" w:rsidRDefault="00373E0B" w:rsidP="00373E0B">
      <w:pPr>
        <w:pStyle w:val="Body"/>
      </w:pPr>
      <w:r>
        <w:rPr>
          <w:noProof/>
        </w:rPr>
        <w:lastRenderedPageBreak/>
        <w:drawing>
          <wp:inline distT="0" distB="0" distL="0" distR="0" wp14:anchorId="79C455D8" wp14:editId="52E79725">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7D3D49AE" w14:textId="77777777" w:rsidR="00373E0B" w:rsidRDefault="00373E0B" w:rsidP="00373E0B">
      <w:pPr>
        <w:pStyle w:val="Body"/>
      </w:pPr>
    </w:p>
    <w:p w14:paraId="33408190" w14:textId="5C80CD77" w:rsidR="00373E0B" w:rsidRDefault="00373E0B" w:rsidP="00373E0B">
      <w:pPr>
        <w:pStyle w:val="Body"/>
      </w:pPr>
      <w:r>
        <w:t xml:space="preserve">The initial primary injury causes neuronal death (axons and oligodendrocytes), increase in the level of pro-inflammatory cytokines, and recruits inflammatory cells, such as macrophages, neutrophils and lymphocytes in the spinal cord,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and syrinx, and </w:t>
      </w:r>
      <w:proofErr w:type="spellStart"/>
      <w:r>
        <w:t>Schwannosis</w:t>
      </w:r>
      <w:proofErr w:type="spellEnd"/>
      <w:r>
        <w:t xml:space="preserve"> </w:t>
      </w:r>
      <w:r>
        <w:fldChar w:fldCharType="begin"/>
      </w:r>
      <w:r w:rsidR="00A754AB">
        <w:instrText xml:space="preserve"> ADDIN ZOTERO_ITEM CSL_CITATION {"citationID":"AImzamLe","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fldChar w:fldCharType="separate"/>
      </w:r>
      <w:r w:rsidR="00A754AB">
        <w:rPr>
          <w:noProof/>
        </w:rPr>
        <w:t>(Norenberg et al.)</w:t>
      </w:r>
      <w:r>
        <w:fldChar w:fldCharType="end"/>
      </w:r>
      <w:r>
        <w:t xml:space="preserve"> (</w:t>
      </w:r>
      <w:r>
        <w:rPr>
          <w:b/>
          <w:bCs w:val="0"/>
        </w:rPr>
        <w:t>Figure 4 and 5</w:t>
      </w:r>
      <w:r>
        <w:t xml:space="preserve"> below)</w:t>
      </w:r>
      <w:r w:rsidR="000A2165">
        <w:t xml:space="preserve"> </w:t>
      </w:r>
      <w:r w:rsidR="000A2165">
        <w:fldChar w:fldCharType="begin"/>
      </w:r>
      <w:r w:rsidR="000A2165">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fldChar w:fldCharType="separate"/>
      </w:r>
      <w:r w:rsidR="000A2165">
        <w:rPr>
          <w:noProof/>
        </w:rPr>
        <w:t>(Norenberg et al.)</w:t>
      </w:r>
      <w:r w:rsidR="000A2165">
        <w:fldChar w:fldCharType="end"/>
      </w:r>
      <w:r w:rsidR="000A2165">
        <w:t xml:space="preserve"> </w:t>
      </w:r>
      <w:r w:rsidR="000A2165">
        <w:fldChar w:fldCharType="begin"/>
      </w:r>
      <w:r w:rsidR="000A2165">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fldChar w:fldCharType="separate"/>
      </w:r>
      <w:r w:rsidR="000A2165">
        <w:rPr>
          <w:noProof/>
        </w:rPr>
        <w:t>(Desai et al.)</w:t>
      </w:r>
      <w:r w:rsidR="000A2165">
        <w:fldChar w:fldCharType="end"/>
      </w:r>
      <w:r>
        <w:t>.</w:t>
      </w:r>
    </w:p>
    <w:p w14:paraId="4CB733C6" w14:textId="77777777" w:rsidR="00373E0B" w:rsidRDefault="00373E0B" w:rsidP="00373E0B">
      <w:pPr>
        <w:pStyle w:val="Body"/>
      </w:pPr>
    </w:p>
    <w:tbl>
      <w:tblPr>
        <w:tblStyle w:val="TableGrid"/>
        <w:tblW w:w="0" w:type="auto"/>
        <w:tblLook w:val="04A0" w:firstRow="1" w:lastRow="0" w:firstColumn="1" w:lastColumn="0" w:noHBand="0" w:noVBand="1"/>
      </w:tblPr>
      <w:tblGrid>
        <w:gridCol w:w="4734"/>
        <w:gridCol w:w="5336"/>
      </w:tblGrid>
      <w:tr w:rsidR="00373E0B" w14:paraId="3D1DA14D" w14:textId="77777777" w:rsidTr="0056466D">
        <w:tc>
          <w:tcPr>
            <w:tcW w:w="4734" w:type="dxa"/>
          </w:tcPr>
          <w:p w14:paraId="53824B9B" w14:textId="539944DD" w:rsidR="00373E0B" w:rsidRPr="003C2709" w:rsidRDefault="00373E0B" w:rsidP="0056466D">
            <w:pPr>
              <w:pStyle w:val="Body"/>
              <w:rPr>
                <w:b/>
                <w:bCs w:val="0"/>
                <w:sz w:val="16"/>
                <w:szCs w:val="16"/>
              </w:rPr>
            </w:pPr>
            <w:r w:rsidRPr="003C2709">
              <w:rPr>
                <w:b/>
                <w:bCs w:val="0"/>
                <w:sz w:val="16"/>
                <w:szCs w:val="16"/>
              </w:rPr>
              <w:t>Figure 4: Pathophysiology of traumatic SCI</w:t>
            </w:r>
          </w:p>
        </w:tc>
        <w:tc>
          <w:tcPr>
            <w:tcW w:w="5336" w:type="dxa"/>
          </w:tcPr>
          <w:p w14:paraId="0D8EDF6A" w14:textId="72EAD442" w:rsidR="00373E0B" w:rsidRPr="000A2165" w:rsidRDefault="00373E0B" w:rsidP="0056466D">
            <w:pPr>
              <w:pStyle w:val="Body"/>
              <w:rPr>
                <w:b/>
                <w:bCs w:val="0"/>
                <w:sz w:val="16"/>
                <w:szCs w:val="16"/>
              </w:rPr>
            </w:pPr>
            <w:r w:rsidRPr="003C2709">
              <w:rPr>
                <w:b/>
                <w:bCs w:val="0"/>
                <w:sz w:val="16"/>
                <w:szCs w:val="16"/>
              </w:rPr>
              <w:t>Figure 5: Main cellular targets of cell therapy in SCI</w:t>
            </w:r>
          </w:p>
        </w:tc>
      </w:tr>
      <w:tr w:rsidR="00373E0B" w14:paraId="7D10DF07" w14:textId="77777777" w:rsidTr="0056466D">
        <w:tc>
          <w:tcPr>
            <w:tcW w:w="4734" w:type="dxa"/>
          </w:tcPr>
          <w:p w14:paraId="34C1DEDD" w14:textId="77777777" w:rsidR="00373E0B" w:rsidRDefault="00373E0B" w:rsidP="0056466D">
            <w:pPr>
              <w:pStyle w:val="Body"/>
              <w:jc w:val="center"/>
            </w:pPr>
            <w:r>
              <w:rPr>
                <w:noProof/>
              </w:rPr>
              <w:drawing>
                <wp:inline distT="0" distB="0" distL="0" distR="0" wp14:anchorId="2CFF57F1" wp14:editId="5ADD9323">
                  <wp:extent cx="2045617" cy="18430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1636" cy="1884547"/>
                          </a:xfrm>
                          <a:prstGeom prst="rect">
                            <a:avLst/>
                          </a:prstGeom>
                        </pic:spPr>
                      </pic:pic>
                    </a:graphicData>
                  </a:graphic>
                </wp:inline>
              </w:drawing>
            </w:r>
          </w:p>
        </w:tc>
        <w:tc>
          <w:tcPr>
            <w:tcW w:w="5336" w:type="dxa"/>
          </w:tcPr>
          <w:p w14:paraId="0C8FA09A" w14:textId="77777777" w:rsidR="00373E0B" w:rsidRDefault="00373E0B" w:rsidP="0056466D">
            <w:pPr>
              <w:pStyle w:val="Body"/>
              <w:jc w:val="center"/>
              <w:rPr>
                <w:noProof/>
              </w:rPr>
            </w:pPr>
            <w:r>
              <w:rPr>
                <w:noProof/>
              </w:rPr>
              <w:drawing>
                <wp:inline distT="0" distB="0" distL="0" distR="0" wp14:anchorId="016296B6" wp14:editId="3E3C744C">
                  <wp:extent cx="2564091" cy="1925866"/>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1268" cy="1961300"/>
                          </a:xfrm>
                          <a:prstGeom prst="rect">
                            <a:avLst/>
                          </a:prstGeom>
                        </pic:spPr>
                      </pic:pic>
                    </a:graphicData>
                  </a:graphic>
                </wp:inline>
              </w:drawing>
            </w:r>
          </w:p>
        </w:tc>
      </w:tr>
    </w:tbl>
    <w:p w14:paraId="0B48FA65" w14:textId="77777777" w:rsidR="00373E0B" w:rsidRDefault="00373E0B" w:rsidP="00373E0B">
      <w:pPr>
        <w:pStyle w:val="Body"/>
      </w:pPr>
    </w:p>
    <w:p w14:paraId="09BAA912" w14:textId="77777777" w:rsidR="00373E0B" w:rsidRDefault="00373E0B" w:rsidP="00373E0B">
      <w:pPr>
        <w:pStyle w:val="Body"/>
      </w:pPr>
    </w:p>
    <w:p w14:paraId="68C9FE64" w14:textId="77777777" w:rsidR="00C01D9D" w:rsidRDefault="00C01D9D" w:rsidP="00373E0B">
      <w:pPr>
        <w:pStyle w:val="SubsectionTitle"/>
        <w:spacing w:before="0" w:after="0"/>
        <w:rPr>
          <w:rFonts w:eastAsiaTheme="majorEastAsia"/>
        </w:rPr>
      </w:pPr>
    </w:p>
    <w:p w14:paraId="0103B8EC" w14:textId="77777777" w:rsidR="00C01D9D" w:rsidRDefault="00C01D9D" w:rsidP="00373E0B">
      <w:pPr>
        <w:pStyle w:val="SubsectionTitle"/>
        <w:spacing w:before="0" w:after="0"/>
        <w:rPr>
          <w:rFonts w:eastAsiaTheme="majorEastAsia"/>
        </w:rPr>
      </w:pPr>
    </w:p>
    <w:p w14:paraId="58F4C9BD" w14:textId="28312922" w:rsidR="00373E0B" w:rsidRDefault="00373E0B" w:rsidP="00373E0B">
      <w:pPr>
        <w:pStyle w:val="SubsectionTitle"/>
        <w:spacing w:before="0" w:after="0"/>
        <w:rPr>
          <w:rFonts w:eastAsiaTheme="majorEastAsia"/>
        </w:rPr>
      </w:pPr>
      <w:r>
        <w:rPr>
          <w:rFonts w:eastAsiaTheme="majorEastAsia"/>
        </w:rPr>
        <w:lastRenderedPageBreak/>
        <w:t>Motivation</w:t>
      </w:r>
    </w:p>
    <w:p w14:paraId="41EC4C53" w14:textId="77777777" w:rsidR="00373E0B" w:rsidRPr="00354968" w:rsidRDefault="00373E0B" w:rsidP="00373E0B">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2138DEE0" w14:textId="77777777" w:rsidR="00373E0B" w:rsidRDefault="00373E0B" w:rsidP="00373E0B">
      <w:pPr>
        <w:pStyle w:val="JHEPBody"/>
        <w:jc w:val="center"/>
        <w:rPr>
          <w:rFonts w:cs="Tahoma"/>
        </w:rPr>
      </w:pPr>
    </w:p>
    <w:p w14:paraId="1DCAFF3C" w14:textId="77777777" w:rsidR="00373E0B" w:rsidRPr="00607DB4" w:rsidRDefault="00373E0B" w:rsidP="00373E0B">
      <w:pPr>
        <w:pStyle w:val="JHEPBody"/>
        <w:jc w:val="center"/>
        <w:rPr>
          <w:rFonts w:cs="Tahoma"/>
        </w:rPr>
      </w:pPr>
      <w:r>
        <w:rPr>
          <w:rFonts w:cs="Tahoma"/>
          <w:noProof/>
        </w:rPr>
        <w:drawing>
          <wp:inline distT="0" distB="0" distL="0" distR="0" wp14:anchorId="30465995" wp14:editId="15E7837F">
            <wp:extent cx="6400800" cy="29730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0FAE5BB2" w14:textId="7493CFE9" w:rsidR="00373E0B" w:rsidRDefault="00373E0B" w:rsidP="00373E0B">
      <w:r w:rsidRPr="002F2CBA">
        <w:t>Neuro-Spinal graft targets patients who have suffered a</w:t>
      </w:r>
      <w:r>
        <w:t xml:space="preserve"> thoracic AIS (American Spinal Injury Association Impairment scale) A traumatic spinal cord injury at neurological level of injury of T2-T12.  Compared to a neurological “incomplete” injury (AIS-B, C or D), AIS-A has the least potential improvement, the lowest lifetime survival </w:t>
      </w:r>
      <w:r w:rsidR="00C01D9D">
        <w:fldChar w:fldCharType="begin"/>
      </w:r>
      <w:r w:rsidR="00C01D9D">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fldChar w:fldCharType="separate"/>
      </w:r>
      <w:r w:rsidR="00C01D9D">
        <w:rPr>
          <w:noProof/>
        </w:rPr>
        <w:t>(Dukes et al.)</w:t>
      </w:r>
      <w:r w:rsidR="00C01D9D">
        <w:fldChar w:fldCharType="end"/>
      </w:r>
      <w:r>
        <w:t>(</w:t>
      </w:r>
      <w:r w:rsidRPr="00B03882">
        <w:rPr>
          <w:b/>
          <w:bCs/>
        </w:rPr>
        <w:t xml:space="preserve">Figure </w:t>
      </w:r>
      <w:r>
        <w:rPr>
          <w:b/>
          <w:bCs/>
        </w:rPr>
        <w:t>6</w:t>
      </w:r>
      <w:r w:rsidRPr="00B03882">
        <w:rPr>
          <w:b/>
          <w:bCs/>
        </w:rPr>
        <w:t xml:space="preserve"> </w:t>
      </w:r>
      <w:r w:rsidRPr="007B4779">
        <w:t>below</w:t>
      </w:r>
      <w:r>
        <w:t xml:space="preserve">). In term of costs, Medicaid is the only national program covering services that SCI survivors </w:t>
      </w:r>
      <w:r w:rsidR="00B10B19">
        <w:t>require (SpinalCord.com)</w:t>
      </w:r>
      <w:r>
        <w:t xml:space="preserve">.  Mean annual cost of hospitalization are the highest among persons with AIS-A, AIS-B, or AIS-C injuries with a daily cost of $2601 (2015 US$) </w:t>
      </w:r>
      <w:r w:rsidR="00C01D9D">
        <w:fldChar w:fldCharType="begin"/>
      </w:r>
      <w:r w:rsidR="00C01D9D">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fldChar w:fldCharType="separate"/>
      </w:r>
      <w:r w:rsidR="00C01D9D">
        <w:rPr>
          <w:noProof/>
        </w:rPr>
        <w:t>(Dukes et al.)</w:t>
      </w:r>
      <w:r w:rsidR="00C01D9D">
        <w:fldChar w:fldCharType="end"/>
      </w:r>
      <w:r>
        <w:t xml:space="preserve"> (</w:t>
      </w:r>
      <w:r w:rsidRPr="00B03882">
        <w:rPr>
          <w:b/>
          <w:bCs/>
        </w:rPr>
        <w:t xml:space="preserve">Figure </w:t>
      </w:r>
      <w:r>
        <w:rPr>
          <w:b/>
          <w:bCs/>
        </w:rPr>
        <w:t>7</w:t>
      </w:r>
      <w:r w:rsidRPr="00B03882">
        <w:rPr>
          <w:b/>
          <w:bCs/>
        </w:rPr>
        <w:t xml:space="preserve"> </w:t>
      </w:r>
      <w:r w:rsidRPr="007B4779">
        <w:t>below</w:t>
      </w:r>
      <w:r>
        <w:t>).</w:t>
      </w:r>
    </w:p>
    <w:p w14:paraId="2F00664D" w14:textId="77777777" w:rsidR="00373E0B" w:rsidRDefault="00373E0B" w:rsidP="00373E0B">
      <w:pPr>
        <w:pStyle w:val="Body"/>
      </w:pPr>
    </w:p>
    <w:p w14:paraId="3D615903" w14:textId="77777777" w:rsidR="00373E0B" w:rsidRPr="00B000D3" w:rsidRDefault="00373E0B" w:rsidP="00373E0B">
      <w:pPr>
        <w:pStyle w:val="Body"/>
      </w:pPr>
    </w:p>
    <w:tbl>
      <w:tblPr>
        <w:tblStyle w:val="TableGrid"/>
        <w:tblW w:w="0" w:type="auto"/>
        <w:tblLook w:val="04A0" w:firstRow="1" w:lastRow="0" w:firstColumn="1" w:lastColumn="0" w:noHBand="0" w:noVBand="1"/>
      </w:tblPr>
      <w:tblGrid>
        <w:gridCol w:w="5035"/>
        <w:gridCol w:w="81"/>
        <w:gridCol w:w="4954"/>
      </w:tblGrid>
      <w:tr w:rsidR="00373E0B" w14:paraId="74C3418B" w14:textId="77777777" w:rsidTr="0056466D">
        <w:tc>
          <w:tcPr>
            <w:tcW w:w="5035" w:type="dxa"/>
            <w:shd w:val="clear" w:color="auto" w:fill="BFBFBF" w:themeFill="background1" w:themeFillShade="BF"/>
          </w:tcPr>
          <w:p w14:paraId="5AA0950A" w14:textId="77777777" w:rsidR="00373E0B" w:rsidRPr="00B03882" w:rsidRDefault="00373E0B" w:rsidP="0056466D">
            <w:pPr>
              <w:pStyle w:val="Body"/>
              <w:rPr>
                <w:b/>
                <w:bCs w:val="0"/>
              </w:rPr>
            </w:pPr>
            <w:r w:rsidRPr="00B03882">
              <w:rPr>
                <w:b/>
                <w:bCs w:val="0"/>
              </w:rPr>
              <w:t xml:space="preserve">Figure </w:t>
            </w:r>
            <w:r>
              <w:rPr>
                <w:b/>
                <w:bCs w:val="0"/>
              </w:rPr>
              <w:t>6</w:t>
            </w:r>
            <w:r w:rsidRPr="00B03882">
              <w:rPr>
                <w:b/>
                <w:bCs w:val="0"/>
              </w:rPr>
              <w:t>: ASIA Impairment Scale Grade</w:t>
            </w:r>
          </w:p>
        </w:tc>
        <w:tc>
          <w:tcPr>
            <w:tcW w:w="5035" w:type="dxa"/>
            <w:gridSpan w:val="2"/>
            <w:shd w:val="clear" w:color="auto" w:fill="BFBFBF" w:themeFill="background1" w:themeFillShade="BF"/>
          </w:tcPr>
          <w:p w14:paraId="5D828F60" w14:textId="77777777" w:rsidR="00373E0B" w:rsidRPr="00B03882" w:rsidRDefault="00373E0B" w:rsidP="0056466D">
            <w:pPr>
              <w:pStyle w:val="Body"/>
              <w:rPr>
                <w:b/>
                <w:bCs w:val="0"/>
              </w:rPr>
            </w:pPr>
            <w:r w:rsidRPr="00B03882">
              <w:rPr>
                <w:b/>
                <w:bCs w:val="0"/>
              </w:rPr>
              <w:t xml:space="preserve">Figure </w:t>
            </w:r>
            <w:r>
              <w:rPr>
                <w:b/>
                <w:bCs w:val="0"/>
              </w:rPr>
              <w:t>7</w:t>
            </w:r>
            <w:r w:rsidRPr="00B03882">
              <w:rPr>
                <w:b/>
                <w:bCs w:val="0"/>
              </w:rPr>
              <w:t>: Estimated lifetime expectancy</w:t>
            </w:r>
          </w:p>
        </w:tc>
      </w:tr>
      <w:tr w:rsidR="00373E0B" w14:paraId="1FC934ED" w14:textId="77777777" w:rsidTr="0056466D">
        <w:tc>
          <w:tcPr>
            <w:tcW w:w="5116" w:type="dxa"/>
            <w:gridSpan w:val="2"/>
          </w:tcPr>
          <w:p w14:paraId="01B67260" w14:textId="77777777" w:rsidR="00373E0B" w:rsidRDefault="00373E0B" w:rsidP="0056466D">
            <w:pPr>
              <w:pStyle w:val="Body"/>
            </w:pPr>
          </w:p>
          <w:p w14:paraId="4F4E9089" w14:textId="77777777" w:rsidR="00373E0B" w:rsidRDefault="00373E0B" w:rsidP="0056466D">
            <w:pPr>
              <w:pStyle w:val="Body"/>
            </w:pPr>
            <w:r>
              <w:rPr>
                <w:noProof/>
              </w:rPr>
              <w:drawing>
                <wp:inline distT="0" distB="0" distL="0" distR="0" wp14:anchorId="6DAC54DC" wp14:editId="07405ED5">
                  <wp:extent cx="3110230" cy="1074656"/>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9417" cy="1108928"/>
                          </a:xfrm>
                          <a:prstGeom prst="rect">
                            <a:avLst/>
                          </a:prstGeom>
                        </pic:spPr>
                      </pic:pic>
                    </a:graphicData>
                  </a:graphic>
                </wp:inline>
              </w:drawing>
            </w:r>
          </w:p>
        </w:tc>
        <w:tc>
          <w:tcPr>
            <w:tcW w:w="4954" w:type="dxa"/>
          </w:tcPr>
          <w:p w14:paraId="140BB270" w14:textId="77777777" w:rsidR="00373E0B" w:rsidRDefault="00373E0B" w:rsidP="0056466D">
            <w:pPr>
              <w:pStyle w:val="Body"/>
            </w:pPr>
            <w:r>
              <w:rPr>
                <w:noProof/>
              </w:rPr>
              <w:drawing>
                <wp:inline distT="0" distB="0" distL="0" distR="0" wp14:anchorId="4B82BBDD" wp14:editId="716DE6BF">
                  <wp:extent cx="2747757" cy="152217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4522" cy="1537006"/>
                          </a:xfrm>
                          <a:prstGeom prst="rect">
                            <a:avLst/>
                          </a:prstGeom>
                        </pic:spPr>
                      </pic:pic>
                    </a:graphicData>
                  </a:graphic>
                </wp:inline>
              </w:drawing>
            </w:r>
          </w:p>
        </w:tc>
      </w:tr>
    </w:tbl>
    <w:p w14:paraId="05003175" w14:textId="77777777" w:rsidR="00373E0B" w:rsidRDefault="00373E0B" w:rsidP="00373E0B">
      <w:pPr>
        <w:pStyle w:val="Body"/>
      </w:pPr>
    </w:p>
    <w:p w14:paraId="7376024F" w14:textId="77777777" w:rsidR="00373E0B" w:rsidRDefault="00373E0B" w:rsidP="00373E0B">
      <w:pPr>
        <w:pStyle w:val="Body"/>
      </w:pPr>
    </w:p>
    <w:p w14:paraId="1143825E" w14:textId="77777777" w:rsidR="00373E0B" w:rsidRDefault="00373E0B" w:rsidP="00373E0B">
      <w:pPr>
        <w:pStyle w:val="Body"/>
      </w:pPr>
    </w:p>
    <w:p w14:paraId="65ED18C1" w14:textId="77777777" w:rsidR="00373E0B" w:rsidRDefault="00373E0B" w:rsidP="00373E0B">
      <w:pPr>
        <w:pStyle w:val="NormalWeb"/>
        <w:rPr>
          <w:rFonts w:ascii="Tahoma" w:hAnsi="Tahoma" w:cs="Tahoma"/>
        </w:rPr>
      </w:pPr>
      <w:r>
        <w:rPr>
          <w:rFonts w:ascii="Tahoma" w:hAnsi="Tahoma" w:cs="Tahoma"/>
        </w:rPr>
        <w:lastRenderedPageBreak/>
        <w:t xml:space="preserve">The neural-spinal forms an adhesive matrix that can deliver the cells near the injury site for enhancing axon guidance in the spinal cord. </w:t>
      </w:r>
      <w:r w:rsidRPr="00BB330B">
        <w:rPr>
          <w:rFonts w:ascii="Tahoma" w:hAnsi="Tahoma" w:cs="Tahoma"/>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69C57A22" w14:textId="1D70CDD7" w:rsidR="00DD7A4A" w:rsidRDefault="00DD7A4A" w:rsidP="00DD7A4A"/>
    <w:p w14:paraId="0B956722" w14:textId="77777777" w:rsidR="00A754AB" w:rsidRPr="00A754AB" w:rsidRDefault="00A754AB" w:rsidP="00A754AB">
      <w:pPr>
        <w:pStyle w:val="Body"/>
      </w:pPr>
    </w:p>
    <w:p w14:paraId="6533FA26" w14:textId="1837A5FC" w:rsidR="00DD7A4A" w:rsidRPr="00DD7A4A" w:rsidRDefault="00DD7A4A" w:rsidP="00DD7A4A">
      <w:pPr>
        <w:pStyle w:val="Body"/>
        <w:sectPr w:rsidR="00DD7A4A" w:rsidRPr="00DD7A4A" w:rsidSect="00DD15DF">
          <w:headerReference w:type="default" r:id="rId19"/>
          <w:footerReference w:type="default" r:id="rId20"/>
          <w:pgSz w:w="12240" w:h="15840"/>
          <w:pgMar w:top="720" w:right="1080" w:bottom="1728" w:left="1080" w:header="720" w:footer="720" w:gutter="0"/>
          <w:cols w:space="720"/>
          <w:titlePg/>
          <w:docGrid w:linePitch="360"/>
        </w:sectPr>
      </w:pP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409D586" w14:textId="1236BDE7" w:rsidR="00974719" w:rsidRDefault="00974719" w:rsidP="00AB0DA3">
      <w:pPr>
        <w:pStyle w:val="Heading2"/>
      </w:pPr>
      <w:r>
        <w:t>References</w:t>
      </w:r>
    </w:p>
    <w:p w14:paraId="5279EB8E" w14:textId="067D60B2" w:rsidR="00AB0DA3" w:rsidRDefault="00AB0DA3" w:rsidP="00AB0DA3">
      <w:pPr>
        <w:pStyle w:val="JHEPBody"/>
      </w:pPr>
    </w:p>
    <w:p w14:paraId="17B1651C" w14:textId="1C8585E6" w:rsidR="00AB0DA3" w:rsidRPr="00361909" w:rsidRDefault="001F46EE" w:rsidP="00AB0DA3">
      <w:pPr>
        <w:pStyle w:val="FootnoteText"/>
        <w:rPr>
          <w:sz w:val="24"/>
          <w:szCs w:val="24"/>
        </w:rPr>
      </w:pPr>
      <w:r w:rsidRPr="00361909">
        <w:rPr>
          <w:rFonts w:eastAsiaTheme="majorEastAsia"/>
          <w:sz w:val="24"/>
          <w:szCs w:val="24"/>
        </w:rPr>
        <w:t>NSCIC</w:t>
      </w:r>
      <w:r w:rsidRPr="00361909">
        <w:rPr>
          <w:sz w:val="24"/>
          <w:szCs w:val="24"/>
        </w:rPr>
        <w:t xml:space="preserve">: </w:t>
      </w:r>
      <w:r w:rsidR="00AB0DA3" w:rsidRPr="00361909">
        <w:rPr>
          <w:sz w:val="24"/>
          <w:szCs w:val="24"/>
        </w:rPr>
        <w:t xml:space="preserve">National spinal cord injury statistical center: </w:t>
      </w:r>
      <w:hyperlink r:id="rId21" w:history="1">
        <w:r w:rsidR="00AB0DA3" w:rsidRPr="00361909">
          <w:rPr>
            <w:rStyle w:val="Hyperlink"/>
            <w:sz w:val="24"/>
            <w:szCs w:val="24"/>
          </w:rPr>
          <w:t>Facts and Figures 2020</w:t>
        </w:r>
      </w:hyperlink>
    </w:p>
    <w:p w14:paraId="12F337D3" w14:textId="77777777" w:rsidR="00AB0DA3" w:rsidRPr="00361909" w:rsidRDefault="00AB0DA3" w:rsidP="00AB0DA3">
      <w:pPr>
        <w:pStyle w:val="JHEPBody"/>
        <w:rPr>
          <w:szCs w:val="24"/>
        </w:rPr>
      </w:pPr>
    </w:p>
    <w:p w14:paraId="0F25BEA6" w14:textId="61EE3CC6" w:rsidR="00B10B19" w:rsidRDefault="00B10B19" w:rsidP="00AB0DA3">
      <w:pPr>
        <w:pStyle w:val="JHEPBody"/>
        <w:rPr>
          <w:szCs w:val="24"/>
        </w:rPr>
      </w:pPr>
      <w:r>
        <w:t>SpinalCord.com</w:t>
      </w:r>
      <w:r>
        <w:rPr>
          <w:szCs w:val="24"/>
        </w:rPr>
        <w:t>:</w:t>
      </w:r>
      <w:hyperlink r:id="rId22" w:history="1">
        <w:r w:rsidRPr="00B10B19">
          <w:rPr>
            <w:rStyle w:val="Hyperlink"/>
            <w:szCs w:val="24"/>
          </w:rPr>
          <w:t>4 Things You need to. Know about SCI Medicaid Coverage</w:t>
        </w:r>
      </w:hyperlink>
    </w:p>
    <w:p w14:paraId="15023FFA" w14:textId="742A8973" w:rsidR="00974719" w:rsidRDefault="00974719" w:rsidP="00974719">
      <w:pPr>
        <w:pStyle w:val="Body"/>
      </w:pPr>
    </w:p>
    <w:p w14:paraId="17360E2D" w14:textId="4F689D17" w:rsidR="00270D5F" w:rsidRPr="00551058" w:rsidRDefault="00270D5F" w:rsidP="003E0F1B">
      <w:pPr>
        <w:rPr>
          <w:bCs/>
        </w:rPr>
      </w:pP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D3AFE" w14:textId="77777777" w:rsidR="005D0EAC" w:rsidRDefault="005D0EAC" w:rsidP="00B657A0">
      <w:r>
        <w:separator/>
      </w:r>
    </w:p>
  </w:endnote>
  <w:endnote w:type="continuationSeparator" w:id="0">
    <w:p w14:paraId="76285D0F" w14:textId="77777777" w:rsidR="005D0EAC" w:rsidRDefault="005D0EAC" w:rsidP="00B657A0">
      <w:r>
        <w:continuationSeparator/>
      </w:r>
    </w:p>
  </w:endnote>
  <w:endnote w:type="continuationNotice" w:id="1">
    <w:p w14:paraId="268F356C" w14:textId="77777777" w:rsidR="005D0EAC" w:rsidRDefault="005D0E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91D85" w14:textId="77777777" w:rsidR="005D0EAC" w:rsidRDefault="005D0EAC" w:rsidP="00B657A0">
      <w:r>
        <w:separator/>
      </w:r>
    </w:p>
  </w:footnote>
  <w:footnote w:type="continuationSeparator" w:id="0">
    <w:p w14:paraId="508CD049" w14:textId="77777777" w:rsidR="005D0EAC" w:rsidRDefault="005D0EAC" w:rsidP="00B657A0">
      <w:r>
        <w:continuationSeparator/>
      </w:r>
    </w:p>
  </w:footnote>
  <w:footnote w:type="continuationNotice" w:id="1">
    <w:p w14:paraId="61445149" w14:textId="77777777" w:rsidR="005D0EAC" w:rsidRDefault="005D0E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4"/>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7"/>
  </w:num>
  <w:num w:numId="15" w16cid:durableId="1426876100">
    <w:abstractNumId w:val="13"/>
  </w:num>
  <w:num w:numId="16" w16cid:durableId="148448031">
    <w:abstractNumId w:val="7"/>
  </w:num>
  <w:num w:numId="17" w16cid:durableId="432239574">
    <w:abstractNumId w:val="18"/>
  </w:num>
  <w:num w:numId="18" w16cid:durableId="1902785539">
    <w:abstractNumId w:val="4"/>
  </w:num>
  <w:num w:numId="19" w16cid:durableId="2016347357">
    <w:abstractNumId w:val="8"/>
  </w:num>
  <w:num w:numId="20" w16cid:durableId="1604259620">
    <w:abstractNumId w:val="16"/>
  </w:num>
  <w:num w:numId="21" w16cid:durableId="13416616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68CD"/>
    <w:rsid w:val="00027200"/>
    <w:rsid w:val="00027881"/>
    <w:rsid w:val="0003264A"/>
    <w:rsid w:val="00035E18"/>
    <w:rsid w:val="0004712D"/>
    <w:rsid w:val="00050DA8"/>
    <w:rsid w:val="00057001"/>
    <w:rsid w:val="00057654"/>
    <w:rsid w:val="00061762"/>
    <w:rsid w:val="0006224F"/>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AFF"/>
    <w:rsid w:val="00142E4C"/>
    <w:rsid w:val="00163066"/>
    <w:rsid w:val="00164555"/>
    <w:rsid w:val="00166392"/>
    <w:rsid w:val="00166E18"/>
    <w:rsid w:val="00167B74"/>
    <w:rsid w:val="00173B03"/>
    <w:rsid w:val="00186157"/>
    <w:rsid w:val="0018724C"/>
    <w:rsid w:val="001914DC"/>
    <w:rsid w:val="00195531"/>
    <w:rsid w:val="00197A73"/>
    <w:rsid w:val="001A656F"/>
    <w:rsid w:val="001B287C"/>
    <w:rsid w:val="001B4B77"/>
    <w:rsid w:val="001C7A67"/>
    <w:rsid w:val="001D05A1"/>
    <w:rsid w:val="001D134D"/>
    <w:rsid w:val="001D5A89"/>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5F"/>
    <w:rsid w:val="00274369"/>
    <w:rsid w:val="00277DDB"/>
    <w:rsid w:val="00281D3C"/>
    <w:rsid w:val="002849BA"/>
    <w:rsid w:val="00286FCE"/>
    <w:rsid w:val="002A1561"/>
    <w:rsid w:val="002A3ED6"/>
    <w:rsid w:val="002B1421"/>
    <w:rsid w:val="002C1D5E"/>
    <w:rsid w:val="002D1199"/>
    <w:rsid w:val="002D4C78"/>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B492B"/>
    <w:rsid w:val="003B55EE"/>
    <w:rsid w:val="003C3185"/>
    <w:rsid w:val="003D1CC2"/>
    <w:rsid w:val="003E0F1B"/>
    <w:rsid w:val="003F3C3E"/>
    <w:rsid w:val="003F7429"/>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D015A"/>
    <w:rsid w:val="005D0EAC"/>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59A9"/>
    <w:rsid w:val="006F6478"/>
    <w:rsid w:val="0070184A"/>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1D"/>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3375"/>
    <w:rsid w:val="009B7B5B"/>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754AB"/>
    <w:rsid w:val="00AA119B"/>
    <w:rsid w:val="00AA202B"/>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2730"/>
    <w:rsid w:val="00B4678E"/>
    <w:rsid w:val="00B51CAB"/>
    <w:rsid w:val="00B63A1C"/>
    <w:rsid w:val="00B657A0"/>
    <w:rsid w:val="00B6644C"/>
    <w:rsid w:val="00B71413"/>
    <w:rsid w:val="00B756D6"/>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36F95"/>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8775C"/>
    <w:rsid w:val="00D97EE6"/>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62AC"/>
    <w:rsid w:val="00E33606"/>
    <w:rsid w:val="00E3475C"/>
    <w:rsid w:val="00E35B7B"/>
    <w:rsid w:val="00E42006"/>
    <w:rsid w:val="00E42B96"/>
    <w:rsid w:val="00E71D45"/>
    <w:rsid w:val="00E81074"/>
    <w:rsid w:val="00E925DF"/>
    <w:rsid w:val="00E96AA1"/>
    <w:rsid w:val="00EA33CE"/>
    <w:rsid w:val="00EB44C2"/>
    <w:rsid w:val="00EB5ECE"/>
    <w:rsid w:val="00EC3E0C"/>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yperlink" Target="https://docs.google.com/viewer?url=https%3A%2F%2Fwww.nscisc.uab.edu%2FPublic%2FFacts%2520and%2520Figures%25202020.pdf"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46</TotalTime>
  <Pages>11</Pages>
  <Words>4261</Words>
  <Characters>2429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496</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79</cp:revision>
  <dcterms:created xsi:type="dcterms:W3CDTF">2022-07-26T21:22:00Z</dcterms:created>
  <dcterms:modified xsi:type="dcterms:W3CDTF">2022-10-1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